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4283" w:rsidRPr="00907BE2" w:rsidRDefault="00E746AB" w:rsidP="00F14283">
      <w:pPr>
        <w:spacing w:before="240"/>
        <w:rPr>
          <w:rFonts w:ascii="Times New Roman" w:hAnsi="Times New Roman" w:cs="Times New Roman"/>
          <w:sz w:val="24"/>
          <w:szCs w:val="24"/>
        </w:rPr>
      </w:pPr>
      <w:r w:rsidRPr="00907BE2">
        <w:rPr>
          <w:rFonts w:ascii="Times New Roman" w:hAnsi="Times New Roman" w:cs="Times New Roman"/>
          <w:sz w:val="24"/>
          <w:szCs w:val="24"/>
        </w:rPr>
        <w:t xml:space="preserve">We used </w:t>
      </w:r>
      <w:r w:rsidR="00F14283" w:rsidRPr="00907BE2">
        <w:rPr>
          <w:rFonts w:ascii="Times New Roman" w:hAnsi="Times New Roman" w:cs="Times New Roman"/>
          <w:sz w:val="24"/>
          <w:szCs w:val="24"/>
        </w:rPr>
        <w:t>Generalized Additive Models (GAM)</w:t>
      </w:r>
      <w:r w:rsidRPr="00907BE2">
        <w:rPr>
          <w:rFonts w:ascii="Times New Roman" w:hAnsi="Times New Roman" w:cs="Times New Roman"/>
          <w:sz w:val="24"/>
          <w:szCs w:val="24"/>
        </w:rPr>
        <w:t xml:space="preserve"> to relate the number of images of a species and the recall of the model for that species</w:t>
      </w:r>
      <w:r w:rsidR="00E10D43">
        <w:rPr>
          <w:rFonts w:ascii="Times New Roman" w:hAnsi="Times New Roman" w:cs="Times New Roman"/>
          <w:sz w:val="24"/>
          <w:szCs w:val="24"/>
        </w:rPr>
        <w:t xml:space="preserve"> using the </w:t>
      </w:r>
      <w:proofErr w:type="spellStart"/>
      <w:r w:rsidR="00E10D43">
        <w:rPr>
          <w:rFonts w:ascii="Times New Roman" w:hAnsi="Times New Roman" w:cs="Times New Roman"/>
          <w:sz w:val="24"/>
          <w:szCs w:val="24"/>
        </w:rPr>
        <w:t>mgcv</w:t>
      </w:r>
      <w:proofErr w:type="spellEnd"/>
      <w:r w:rsidR="00E10D43">
        <w:rPr>
          <w:rFonts w:ascii="Times New Roman" w:hAnsi="Times New Roman" w:cs="Times New Roman"/>
          <w:sz w:val="24"/>
          <w:szCs w:val="24"/>
        </w:rPr>
        <w:t xml:space="preserve"> package in R </w:t>
      </w:r>
      <w:r w:rsidR="00E10D43">
        <w:rPr>
          <w:rFonts w:ascii="Times New Roman" w:hAnsi="Times New Roman" w:cs="Times New Roman"/>
          <w:sz w:val="24"/>
          <w:szCs w:val="24"/>
        </w:rPr>
        <w:fldChar w:fldCharType="begin"/>
      </w:r>
      <w:r w:rsidR="00E10D4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7OgqLRb3","properties":{"formattedCitation":"(Wood, 2018)","plainCitation":"(Wood, 2018)","noteIndex":0},"citationItems":[{"id":2438,"uris":["http://zotero.org/users/local/QAKJprCl/items/864ZKYDY"],"uri":["http://zotero.org/users/local/QAKJprCl/items/864ZKYDY"],"itemData":{"id":2438,"type":"book","title":"Package 'mgcv'","version":"1.8-24","medium":"R","author":[{"family":"Wood","given":"Simon"}],"issued":{"date-parts":[["2018"]]}}}],"schema":"https://github.com/citation-style-language/schema/raw/master/csl-citation.json"} </w:instrText>
      </w:r>
      <w:r w:rsidR="00E10D43">
        <w:rPr>
          <w:rFonts w:ascii="Times New Roman" w:hAnsi="Times New Roman" w:cs="Times New Roman"/>
          <w:sz w:val="24"/>
          <w:szCs w:val="24"/>
        </w:rPr>
        <w:fldChar w:fldCharType="separate"/>
      </w:r>
      <w:r w:rsidR="00E10D43" w:rsidRPr="00E10D43">
        <w:rPr>
          <w:rFonts w:ascii="Times New Roman" w:hAnsi="Times New Roman" w:cs="Times New Roman"/>
          <w:sz w:val="24"/>
        </w:rPr>
        <w:t>(Wood, 2018)</w:t>
      </w:r>
      <w:r w:rsidR="00E10D43">
        <w:rPr>
          <w:rFonts w:ascii="Times New Roman" w:hAnsi="Times New Roman" w:cs="Times New Roman"/>
          <w:sz w:val="24"/>
          <w:szCs w:val="24"/>
        </w:rPr>
        <w:fldChar w:fldCharType="end"/>
      </w:r>
      <w:r w:rsidRPr="00907BE2">
        <w:rPr>
          <w:rFonts w:ascii="Times New Roman" w:hAnsi="Times New Roman" w:cs="Times New Roman"/>
          <w:sz w:val="24"/>
          <w:szCs w:val="24"/>
        </w:rPr>
        <w:t>. The response variable was the base 10</w:t>
      </w:r>
      <w:r w:rsidR="00C43341" w:rsidRPr="00C43341">
        <w:rPr>
          <w:rFonts w:ascii="Times New Roman" w:hAnsi="Times New Roman" w:cs="Times New Roman"/>
          <w:sz w:val="24"/>
          <w:szCs w:val="24"/>
        </w:rPr>
        <w:t xml:space="preserve"> </w:t>
      </w:r>
      <w:r w:rsidR="00C43341" w:rsidRPr="00907BE2">
        <w:rPr>
          <w:rFonts w:ascii="Times New Roman" w:hAnsi="Times New Roman" w:cs="Times New Roman"/>
          <w:sz w:val="24"/>
          <w:szCs w:val="24"/>
        </w:rPr>
        <w:t>log</w:t>
      </w:r>
      <w:r w:rsidR="00C43341">
        <w:rPr>
          <w:rFonts w:ascii="Times New Roman" w:hAnsi="Times New Roman" w:cs="Times New Roman"/>
          <w:sz w:val="24"/>
          <w:szCs w:val="24"/>
        </w:rPr>
        <w:t>arithm</w:t>
      </w:r>
      <w:r w:rsidRPr="00907BE2">
        <w:rPr>
          <w:rFonts w:ascii="Times New Roman" w:hAnsi="Times New Roman" w:cs="Times New Roman"/>
          <w:sz w:val="24"/>
          <w:szCs w:val="24"/>
        </w:rPr>
        <w:t xml:space="preserve"> of number of </w:t>
      </w:r>
      <w:r w:rsidR="00C43341">
        <w:rPr>
          <w:rFonts w:ascii="Times New Roman" w:hAnsi="Times New Roman" w:cs="Times New Roman"/>
          <w:sz w:val="24"/>
          <w:szCs w:val="24"/>
        </w:rPr>
        <w:t xml:space="preserve">training </w:t>
      </w:r>
      <w:r w:rsidRPr="00907BE2">
        <w:rPr>
          <w:rFonts w:ascii="Times New Roman" w:hAnsi="Times New Roman" w:cs="Times New Roman"/>
          <w:sz w:val="24"/>
          <w:szCs w:val="24"/>
        </w:rPr>
        <w:t>images for a species and the explanatory variable was the recall (calculation of recall is described in Appendix S2)</w:t>
      </w:r>
      <w:r w:rsidR="002C5F4F">
        <w:rPr>
          <w:rFonts w:ascii="Times New Roman" w:hAnsi="Times New Roman" w:cs="Times New Roman"/>
          <w:sz w:val="24"/>
          <w:szCs w:val="24"/>
        </w:rPr>
        <w:t xml:space="preserve"> for that species</w:t>
      </w:r>
      <w:r w:rsidRPr="00907BE2">
        <w:rPr>
          <w:rFonts w:ascii="Times New Roman" w:hAnsi="Times New Roman" w:cs="Times New Roman"/>
          <w:sz w:val="24"/>
          <w:szCs w:val="24"/>
        </w:rPr>
        <w:t xml:space="preserve">. </w:t>
      </w:r>
      <w:r w:rsidR="00F14283" w:rsidRPr="00907BE2">
        <w:rPr>
          <w:rFonts w:ascii="Times New Roman" w:hAnsi="Times New Roman" w:cs="Times New Roman"/>
          <w:sz w:val="24"/>
          <w:szCs w:val="24"/>
        </w:rPr>
        <w:t>We used a Gaussian</w:t>
      </w:r>
      <w:r w:rsidRPr="00907BE2">
        <w:rPr>
          <w:rFonts w:ascii="Times New Roman" w:hAnsi="Times New Roman" w:cs="Times New Roman"/>
          <w:sz w:val="24"/>
          <w:szCs w:val="24"/>
        </w:rPr>
        <w:t xml:space="preserve"> distribution</w:t>
      </w:r>
      <w:r w:rsidR="00907BE2" w:rsidRPr="00907BE2">
        <w:rPr>
          <w:rFonts w:ascii="Times New Roman" w:hAnsi="Times New Roman" w:cs="Times New Roman"/>
          <w:sz w:val="24"/>
          <w:szCs w:val="24"/>
        </w:rPr>
        <w:t xml:space="preserve"> for the errors</w:t>
      </w:r>
      <w:r w:rsidRPr="00907BE2">
        <w:rPr>
          <w:rFonts w:ascii="Times New Roman" w:hAnsi="Times New Roman" w:cs="Times New Roman"/>
          <w:sz w:val="24"/>
          <w:szCs w:val="24"/>
        </w:rPr>
        <w:t xml:space="preserve"> </w:t>
      </w:r>
      <w:r w:rsidR="00F14283" w:rsidRPr="00907BE2">
        <w:rPr>
          <w:rFonts w:ascii="Times New Roman" w:hAnsi="Times New Roman" w:cs="Times New Roman"/>
          <w:sz w:val="24"/>
          <w:szCs w:val="24"/>
        </w:rPr>
        <w:t>and an identity link function</w:t>
      </w:r>
      <w:r w:rsidRPr="00907BE2">
        <w:rPr>
          <w:rFonts w:ascii="Times New Roman" w:hAnsi="Times New Roman" w:cs="Times New Roman"/>
          <w:sz w:val="24"/>
          <w:szCs w:val="24"/>
        </w:rPr>
        <w:t xml:space="preserve">. </w:t>
      </w:r>
      <w:r w:rsidR="00BF7ACD">
        <w:rPr>
          <w:rFonts w:ascii="Times New Roman" w:hAnsi="Times New Roman" w:cs="Times New Roman"/>
          <w:sz w:val="24"/>
          <w:szCs w:val="24"/>
        </w:rPr>
        <w:t>We used a spline smoother for the explanatory variable</w:t>
      </w:r>
      <w:r w:rsidR="00E10D43">
        <w:rPr>
          <w:rFonts w:ascii="Times New Roman" w:hAnsi="Times New Roman" w:cs="Times New Roman"/>
          <w:sz w:val="24"/>
          <w:szCs w:val="24"/>
        </w:rPr>
        <w:t xml:space="preserve"> using GCV for unknown scale parameter, as is the default in the package </w:t>
      </w:r>
      <w:proofErr w:type="spellStart"/>
      <w:r w:rsidR="00E10D43">
        <w:rPr>
          <w:rFonts w:ascii="Times New Roman" w:hAnsi="Times New Roman" w:cs="Times New Roman"/>
          <w:sz w:val="24"/>
          <w:szCs w:val="24"/>
        </w:rPr>
        <w:t>mgcv</w:t>
      </w:r>
      <w:proofErr w:type="spellEnd"/>
      <w:r w:rsidR="00BF7ACD">
        <w:rPr>
          <w:rFonts w:ascii="Times New Roman" w:hAnsi="Times New Roman" w:cs="Times New Roman"/>
          <w:sz w:val="24"/>
          <w:szCs w:val="24"/>
        </w:rPr>
        <w:t>. We</w:t>
      </w:r>
      <w:r w:rsidR="002C5F4F">
        <w:rPr>
          <w:rFonts w:ascii="Times New Roman" w:hAnsi="Times New Roman" w:cs="Times New Roman"/>
          <w:sz w:val="24"/>
          <w:szCs w:val="24"/>
        </w:rPr>
        <w:t xml:space="preserve"> chose the number of knots by</w:t>
      </w:r>
      <w:r w:rsidR="00BF7ACD">
        <w:rPr>
          <w:rFonts w:ascii="Times New Roman" w:hAnsi="Times New Roman" w:cs="Times New Roman"/>
          <w:sz w:val="24"/>
          <w:szCs w:val="24"/>
        </w:rPr>
        <w:t xml:space="preserve"> us</w:t>
      </w:r>
      <w:r w:rsidR="002C5F4F">
        <w:rPr>
          <w:rFonts w:ascii="Times New Roman" w:hAnsi="Times New Roman" w:cs="Times New Roman"/>
          <w:sz w:val="24"/>
          <w:szCs w:val="24"/>
        </w:rPr>
        <w:t>ing</w:t>
      </w:r>
      <w:r w:rsidR="00BF7ACD">
        <w:rPr>
          <w:rFonts w:ascii="Times New Roman" w:hAnsi="Times New Roman" w:cs="Times New Roman"/>
          <w:sz w:val="24"/>
          <w:szCs w:val="24"/>
        </w:rPr>
        <w:t xml:space="preserve"> a penalty for each </w:t>
      </w:r>
      <w:r w:rsidR="008F0AEF">
        <w:rPr>
          <w:rFonts w:ascii="Times New Roman" w:hAnsi="Times New Roman" w:cs="Times New Roman"/>
          <w:sz w:val="24"/>
          <w:szCs w:val="24"/>
        </w:rPr>
        <w:t>knot</w:t>
      </w:r>
      <w:r w:rsidR="002C5F4F">
        <w:rPr>
          <w:rFonts w:ascii="Times New Roman" w:hAnsi="Times New Roman" w:cs="Times New Roman"/>
          <w:sz w:val="24"/>
          <w:szCs w:val="24"/>
        </w:rPr>
        <w:t>,</w:t>
      </w:r>
      <w:r w:rsidR="008F0AEF">
        <w:rPr>
          <w:rFonts w:ascii="Times New Roman" w:hAnsi="Times New Roman" w:cs="Times New Roman"/>
          <w:sz w:val="24"/>
          <w:szCs w:val="24"/>
        </w:rPr>
        <w:t xml:space="preserve"> allowing </w:t>
      </w:r>
      <w:r w:rsidR="00BF7ACD" w:rsidRPr="00BF7ACD">
        <w:rPr>
          <w:rFonts w:ascii="Times New Roman" w:hAnsi="Times New Roman" w:cs="Times New Roman"/>
          <w:sz w:val="24"/>
          <w:szCs w:val="24"/>
        </w:rPr>
        <w:t xml:space="preserve">smoothing estimation </w:t>
      </w:r>
      <w:r w:rsidR="008F0AEF">
        <w:rPr>
          <w:rFonts w:ascii="Times New Roman" w:hAnsi="Times New Roman" w:cs="Times New Roman"/>
          <w:sz w:val="24"/>
          <w:szCs w:val="24"/>
        </w:rPr>
        <w:t xml:space="preserve">to vary from 1 knot to 28 knots. </w:t>
      </w:r>
      <w:r w:rsidR="002C5F4F">
        <w:rPr>
          <w:rFonts w:ascii="Times New Roman" w:hAnsi="Times New Roman" w:cs="Times New Roman"/>
          <w:sz w:val="24"/>
          <w:szCs w:val="24"/>
        </w:rPr>
        <w:t xml:space="preserve">We selected 28 as the maximum number of knots because this was the number of </w:t>
      </w:r>
      <w:r w:rsidR="00C43341">
        <w:rPr>
          <w:rFonts w:ascii="Times New Roman" w:hAnsi="Times New Roman" w:cs="Times New Roman"/>
          <w:sz w:val="24"/>
          <w:szCs w:val="24"/>
        </w:rPr>
        <w:t xml:space="preserve">species or </w:t>
      </w:r>
      <w:r w:rsidR="002C5F4F">
        <w:rPr>
          <w:rFonts w:ascii="Times New Roman" w:hAnsi="Times New Roman" w:cs="Times New Roman"/>
          <w:sz w:val="24"/>
          <w:szCs w:val="24"/>
        </w:rPr>
        <w:t>groups for which we evaluated recall (see Table 1).</w:t>
      </w:r>
      <w:r w:rsidR="008F0AEF">
        <w:rPr>
          <w:rFonts w:ascii="Times New Roman" w:hAnsi="Times New Roman" w:cs="Times New Roman"/>
          <w:sz w:val="24"/>
          <w:szCs w:val="24"/>
        </w:rPr>
        <w:t xml:space="preserve"> We then tuned the GAM by testing different smoothing scales, selecting the one that had the greatest support from the data using</w:t>
      </w:r>
      <w:r w:rsidR="002C5F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5F4F">
        <w:rPr>
          <w:rFonts w:ascii="Times New Roman" w:hAnsi="Times New Roman" w:cs="Times New Roman"/>
          <w:sz w:val="24"/>
          <w:szCs w:val="24"/>
        </w:rPr>
        <w:t>Akaike</w:t>
      </w:r>
      <w:proofErr w:type="spellEnd"/>
      <w:r w:rsidR="002C5F4F">
        <w:rPr>
          <w:rFonts w:ascii="Times New Roman" w:hAnsi="Times New Roman" w:cs="Times New Roman"/>
          <w:sz w:val="24"/>
          <w:szCs w:val="24"/>
        </w:rPr>
        <w:t xml:space="preserve"> Information Criterion corrected for small sample size</w:t>
      </w:r>
      <w:r w:rsidR="008F0AEF">
        <w:rPr>
          <w:rFonts w:ascii="Times New Roman" w:hAnsi="Times New Roman" w:cs="Times New Roman"/>
          <w:sz w:val="24"/>
          <w:szCs w:val="24"/>
        </w:rPr>
        <w:t xml:space="preserve"> </w:t>
      </w:r>
      <w:r w:rsidR="002C5F4F">
        <w:rPr>
          <w:rFonts w:ascii="Times New Roman" w:hAnsi="Times New Roman" w:cs="Times New Roman"/>
          <w:sz w:val="24"/>
          <w:szCs w:val="24"/>
        </w:rPr>
        <w:t>(</w:t>
      </w:r>
      <w:r w:rsidR="008F0AEF">
        <w:rPr>
          <w:rFonts w:ascii="Times New Roman" w:hAnsi="Times New Roman" w:cs="Times New Roman"/>
          <w:sz w:val="24"/>
          <w:szCs w:val="24"/>
        </w:rPr>
        <w:t>AIC</w:t>
      </w:r>
      <w:r w:rsidR="002C5F4F">
        <w:rPr>
          <w:rFonts w:ascii="Times New Roman" w:hAnsi="Times New Roman" w:cs="Times New Roman"/>
          <w:sz w:val="24"/>
          <w:szCs w:val="24"/>
          <w:vertAlign w:val="subscript"/>
        </w:rPr>
        <w:t>C</w:t>
      </w:r>
      <w:r w:rsidR="002C5F4F">
        <w:rPr>
          <w:rFonts w:ascii="Times New Roman" w:hAnsi="Times New Roman" w:cs="Times New Roman"/>
          <w:sz w:val="24"/>
          <w:szCs w:val="24"/>
        </w:rPr>
        <w:t>)</w:t>
      </w:r>
      <w:r w:rsidR="008F0AEF">
        <w:rPr>
          <w:rFonts w:ascii="Times New Roman" w:hAnsi="Times New Roman" w:cs="Times New Roman"/>
          <w:sz w:val="24"/>
          <w:szCs w:val="24"/>
        </w:rPr>
        <w:t>.</w:t>
      </w:r>
      <w:r w:rsidR="002C5F4F">
        <w:rPr>
          <w:rFonts w:ascii="Times New Roman" w:hAnsi="Times New Roman" w:cs="Times New Roman"/>
          <w:sz w:val="24"/>
          <w:szCs w:val="24"/>
        </w:rPr>
        <w:t xml:space="preserve"> This procedure resulted in a</w:t>
      </w:r>
      <w:r w:rsidR="00BC6EAD">
        <w:rPr>
          <w:rFonts w:ascii="Times New Roman" w:hAnsi="Times New Roman" w:cs="Times New Roman"/>
          <w:sz w:val="24"/>
          <w:szCs w:val="24"/>
        </w:rPr>
        <w:t xml:space="preserve"> GAM </w:t>
      </w:r>
      <w:r w:rsidR="002C5F4F">
        <w:rPr>
          <w:rFonts w:ascii="Times New Roman" w:hAnsi="Times New Roman" w:cs="Times New Roman"/>
          <w:sz w:val="24"/>
          <w:szCs w:val="24"/>
        </w:rPr>
        <w:t xml:space="preserve">that </w:t>
      </w:r>
      <w:r w:rsidR="00BC6EAD">
        <w:rPr>
          <w:rFonts w:ascii="Times New Roman" w:hAnsi="Times New Roman" w:cs="Times New Roman"/>
          <w:sz w:val="24"/>
          <w:szCs w:val="24"/>
        </w:rPr>
        <w:t xml:space="preserve">included </w:t>
      </w:r>
      <w:r w:rsidR="002C5F4F">
        <w:rPr>
          <w:rFonts w:ascii="Times New Roman" w:hAnsi="Times New Roman" w:cs="Times New Roman"/>
          <w:sz w:val="24"/>
          <w:szCs w:val="24"/>
        </w:rPr>
        <w:t xml:space="preserve">8 knots </w:t>
      </w:r>
      <w:r w:rsidR="00BC6EAD">
        <w:rPr>
          <w:rFonts w:ascii="Times New Roman" w:hAnsi="Times New Roman" w:cs="Times New Roman"/>
          <w:sz w:val="24"/>
          <w:szCs w:val="24"/>
        </w:rPr>
        <w:t xml:space="preserve">and </w:t>
      </w:r>
      <w:r w:rsidR="002C5F4F">
        <w:rPr>
          <w:rFonts w:ascii="Times New Roman" w:hAnsi="Times New Roman" w:cs="Times New Roman"/>
          <w:sz w:val="24"/>
          <w:szCs w:val="24"/>
        </w:rPr>
        <w:t>fit</w:t>
      </w:r>
      <w:r w:rsidR="00F14283" w:rsidRPr="00907BE2">
        <w:rPr>
          <w:rFonts w:ascii="Times New Roman" w:hAnsi="Times New Roman" w:cs="Times New Roman"/>
          <w:sz w:val="24"/>
          <w:szCs w:val="24"/>
        </w:rPr>
        <w:t xml:space="preserve"> the data relatively well, as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ad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bSup>
      </m:oMath>
      <w:r w:rsidR="00BC6EAD">
        <w:rPr>
          <w:rFonts w:ascii="Times New Roman" w:hAnsi="Times New Roman" w:cs="Times New Roman"/>
          <w:sz w:val="24"/>
          <w:szCs w:val="24"/>
        </w:rPr>
        <w:t xml:space="preserve"> = 0.529</w:t>
      </w:r>
      <w:r w:rsidR="00F14283" w:rsidRPr="00907BE2">
        <w:rPr>
          <w:rFonts w:ascii="Times New Roman" w:hAnsi="Times New Roman" w:cs="Times New Roman"/>
          <w:sz w:val="24"/>
          <w:szCs w:val="24"/>
        </w:rPr>
        <w:t xml:space="preserve"> and the model</w:t>
      </w:r>
      <w:r w:rsidR="00BC6EAD">
        <w:rPr>
          <w:rFonts w:ascii="Times New Roman" w:hAnsi="Times New Roman" w:cs="Times New Roman"/>
          <w:sz w:val="24"/>
          <w:szCs w:val="24"/>
        </w:rPr>
        <w:t xml:space="preserve"> explained 56.5% of the deviance.</w:t>
      </w:r>
    </w:p>
    <w:p w:rsidR="00E746AB" w:rsidRDefault="00E746AB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E10D43" w:rsidRPr="00415947" w:rsidRDefault="00E10D43">
      <w:pPr>
        <w:rPr>
          <w:rFonts w:ascii="Times New Roman" w:hAnsi="Times New Roman" w:cs="Times New Roman"/>
          <w:b/>
          <w:sz w:val="24"/>
          <w:szCs w:val="24"/>
        </w:rPr>
      </w:pPr>
      <w:r w:rsidRPr="00415947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E10D43" w:rsidRPr="00E10D43" w:rsidRDefault="00E10D43" w:rsidP="00E10D43">
      <w:pPr>
        <w:pStyle w:val="Bibliography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10D43">
        <w:rPr>
          <w:rFonts w:ascii="Times New Roman" w:hAnsi="Times New Roman" w:cs="Times New Roman"/>
          <w:sz w:val="24"/>
        </w:rPr>
        <w:t>Wood, S. (2018). Package ‘mgcv’ (Version 1.8-24) [R].</w:t>
      </w:r>
    </w:p>
    <w:p w:rsidR="00E10D43" w:rsidRPr="00907BE2" w:rsidRDefault="00E10D4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10D43" w:rsidRPr="00907BE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5EA2"/>
    <w:rsid w:val="00004975"/>
    <w:rsid w:val="000172EC"/>
    <w:rsid w:val="00021324"/>
    <w:rsid w:val="00022F7F"/>
    <w:rsid w:val="00034E0E"/>
    <w:rsid w:val="0005325B"/>
    <w:rsid w:val="00054CD6"/>
    <w:rsid w:val="00076956"/>
    <w:rsid w:val="00087542"/>
    <w:rsid w:val="000C01CB"/>
    <w:rsid w:val="000C0783"/>
    <w:rsid w:val="000C2094"/>
    <w:rsid w:val="000C3A55"/>
    <w:rsid w:val="000C5E21"/>
    <w:rsid w:val="000E4E1C"/>
    <w:rsid w:val="000E5A47"/>
    <w:rsid w:val="000F2538"/>
    <w:rsid w:val="000F342D"/>
    <w:rsid w:val="000F5A9E"/>
    <w:rsid w:val="00103AB5"/>
    <w:rsid w:val="00116D43"/>
    <w:rsid w:val="00143D66"/>
    <w:rsid w:val="00161EA8"/>
    <w:rsid w:val="001648BD"/>
    <w:rsid w:val="00181981"/>
    <w:rsid w:val="0018576A"/>
    <w:rsid w:val="001A51EC"/>
    <w:rsid w:val="001B0BAD"/>
    <w:rsid w:val="001B4A3C"/>
    <w:rsid w:val="001F47DD"/>
    <w:rsid w:val="0020144B"/>
    <w:rsid w:val="002029EB"/>
    <w:rsid w:val="00214D27"/>
    <w:rsid w:val="00215846"/>
    <w:rsid w:val="00217930"/>
    <w:rsid w:val="00227BF7"/>
    <w:rsid w:val="00234EBC"/>
    <w:rsid w:val="002351D7"/>
    <w:rsid w:val="00242593"/>
    <w:rsid w:val="002560E3"/>
    <w:rsid w:val="0027601B"/>
    <w:rsid w:val="00281461"/>
    <w:rsid w:val="00287F2E"/>
    <w:rsid w:val="002922C7"/>
    <w:rsid w:val="00296FE5"/>
    <w:rsid w:val="002A4E84"/>
    <w:rsid w:val="002A7515"/>
    <w:rsid w:val="002B497C"/>
    <w:rsid w:val="002B5417"/>
    <w:rsid w:val="002C02FF"/>
    <w:rsid w:val="002C5F4F"/>
    <w:rsid w:val="002C7127"/>
    <w:rsid w:val="002E1386"/>
    <w:rsid w:val="002E3D74"/>
    <w:rsid w:val="002F7B0B"/>
    <w:rsid w:val="00301128"/>
    <w:rsid w:val="00310208"/>
    <w:rsid w:val="003114E2"/>
    <w:rsid w:val="00321DA0"/>
    <w:rsid w:val="0032362C"/>
    <w:rsid w:val="003271E3"/>
    <w:rsid w:val="0033374A"/>
    <w:rsid w:val="00335139"/>
    <w:rsid w:val="00335160"/>
    <w:rsid w:val="00344A49"/>
    <w:rsid w:val="00354E28"/>
    <w:rsid w:val="003574B8"/>
    <w:rsid w:val="00360E4C"/>
    <w:rsid w:val="003638C2"/>
    <w:rsid w:val="00372DF0"/>
    <w:rsid w:val="00376D62"/>
    <w:rsid w:val="00381F78"/>
    <w:rsid w:val="003941EF"/>
    <w:rsid w:val="003B4690"/>
    <w:rsid w:val="003D5C1B"/>
    <w:rsid w:val="003D5CC7"/>
    <w:rsid w:val="003D619A"/>
    <w:rsid w:val="003E0828"/>
    <w:rsid w:val="003E3FAD"/>
    <w:rsid w:val="003F132E"/>
    <w:rsid w:val="003F2437"/>
    <w:rsid w:val="003F28E5"/>
    <w:rsid w:val="003F4AC7"/>
    <w:rsid w:val="0041075B"/>
    <w:rsid w:val="00415524"/>
    <w:rsid w:val="00415947"/>
    <w:rsid w:val="004227FE"/>
    <w:rsid w:val="00424802"/>
    <w:rsid w:val="004406EC"/>
    <w:rsid w:val="00443E4E"/>
    <w:rsid w:val="00446A98"/>
    <w:rsid w:val="0045490C"/>
    <w:rsid w:val="00473773"/>
    <w:rsid w:val="004819C5"/>
    <w:rsid w:val="00486915"/>
    <w:rsid w:val="0049041F"/>
    <w:rsid w:val="0049082B"/>
    <w:rsid w:val="00495A7A"/>
    <w:rsid w:val="004A09AC"/>
    <w:rsid w:val="004A4028"/>
    <w:rsid w:val="004A6144"/>
    <w:rsid w:val="004C1896"/>
    <w:rsid w:val="004C7A63"/>
    <w:rsid w:val="004E0B3B"/>
    <w:rsid w:val="004E0C2B"/>
    <w:rsid w:val="004E44FE"/>
    <w:rsid w:val="00500ECD"/>
    <w:rsid w:val="00506F9E"/>
    <w:rsid w:val="00510AD5"/>
    <w:rsid w:val="005124F6"/>
    <w:rsid w:val="00513006"/>
    <w:rsid w:val="00516633"/>
    <w:rsid w:val="00521F5B"/>
    <w:rsid w:val="00532B1A"/>
    <w:rsid w:val="00537649"/>
    <w:rsid w:val="00551786"/>
    <w:rsid w:val="00552453"/>
    <w:rsid w:val="005605FE"/>
    <w:rsid w:val="00587053"/>
    <w:rsid w:val="005C6F9C"/>
    <w:rsid w:val="005D1DF5"/>
    <w:rsid w:val="005D4D52"/>
    <w:rsid w:val="005D702F"/>
    <w:rsid w:val="005E5A1B"/>
    <w:rsid w:val="005F5A81"/>
    <w:rsid w:val="00603CD5"/>
    <w:rsid w:val="006100E1"/>
    <w:rsid w:val="00623D50"/>
    <w:rsid w:val="00623F51"/>
    <w:rsid w:val="0063093C"/>
    <w:rsid w:val="006372C0"/>
    <w:rsid w:val="00651262"/>
    <w:rsid w:val="00655A6C"/>
    <w:rsid w:val="006A0180"/>
    <w:rsid w:val="006A0E9B"/>
    <w:rsid w:val="006A1FE9"/>
    <w:rsid w:val="006B515F"/>
    <w:rsid w:val="006C4484"/>
    <w:rsid w:val="006E715F"/>
    <w:rsid w:val="006F6558"/>
    <w:rsid w:val="00714971"/>
    <w:rsid w:val="007309EE"/>
    <w:rsid w:val="00745520"/>
    <w:rsid w:val="00755FE5"/>
    <w:rsid w:val="00774C66"/>
    <w:rsid w:val="007A00B2"/>
    <w:rsid w:val="007B4C5A"/>
    <w:rsid w:val="007C7693"/>
    <w:rsid w:val="007C7A6B"/>
    <w:rsid w:val="007C7B7D"/>
    <w:rsid w:val="007D2355"/>
    <w:rsid w:val="007E7B6D"/>
    <w:rsid w:val="00814B79"/>
    <w:rsid w:val="00815A87"/>
    <w:rsid w:val="008300D2"/>
    <w:rsid w:val="008338FF"/>
    <w:rsid w:val="008370BF"/>
    <w:rsid w:val="00837124"/>
    <w:rsid w:val="00840821"/>
    <w:rsid w:val="00846020"/>
    <w:rsid w:val="00847AB7"/>
    <w:rsid w:val="008563D2"/>
    <w:rsid w:val="00865AE7"/>
    <w:rsid w:val="0087022F"/>
    <w:rsid w:val="00875FA1"/>
    <w:rsid w:val="008836A1"/>
    <w:rsid w:val="00883BF4"/>
    <w:rsid w:val="00896823"/>
    <w:rsid w:val="008A262D"/>
    <w:rsid w:val="008C5395"/>
    <w:rsid w:val="008E0E26"/>
    <w:rsid w:val="008E79A7"/>
    <w:rsid w:val="008F0AEF"/>
    <w:rsid w:val="00902051"/>
    <w:rsid w:val="009059D2"/>
    <w:rsid w:val="00907BE2"/>
    <w:rsid w:val="00907BED"/>
    <w:rsid w:val="009106CD"/>
    <w:rsid w:val="00915E11"/>
    <w:rsid w:val="0092040C"/>
    <w:rsid w:val="00925562"/>
    <w:rsid w:val="00933A6E"/>
    <w:rsid w:val="00940CA9"/>
    <w:rsid w:val="0094246D"/>
    <w:rsid w:val="00942C44"/>
    <w:rsid w:val="00947A39"/>
    <w:rsid w:val="00950101"/>
    <w:rsid w:val="00971198"/>
    <w:rsid w:val="00992C95"/>
    <w:rsid w:val="009B0E0A"/>
    <w:rsid w:val="009B796F"/>
    <w:rsid w:val="009C0A11"/>
    <w:rsid w:val="009C1F0E"/>
    <w:rsid w:val="009C3BA8"/>
    <w:rsid w:val="009C5913"/>
    <w:rsid w:val="009D2C4D"/>
    <w:rsid w:val="009E2821"/>
    <w:rsid w:val="009F5382"/>
    <w:rsid w:val="00A10556"/>
    <w:rsid w:val="00A239CC"/>
    <w:rsid w:val="00A247A6"/>
    <w:rsid w:val="00A41220"/>
    <w:rsid w:val="00A439AD"/>
    <w:rsid w:val="00A535F4"/>
    <w:rsid w:val="00A548D2"/>
    <w:rsid w:val="00A6085A"/>
    <w:rsid w:val="00A87482"/>
    <w:rsid w:val="00A924E0"/>
    <w:rsid w:val="00AB0B6E"/>
    <w:rsid w:val="00AC3E3E"/>
    <w:rsid w:val="00AD5B04"/>
    <w:rsid w:val="00AE1297"/>
    <w:rsid w:val="00AE422F"/>
    <w:rsid w:val="00AF12FE"/>
    <w:rsid w:val="00AF4439"/>
    <w:rsid w:val="00B07005"/>
    <w:rsid w:val="00B106B2"/>
    <w:rsid w:val="00B364A4"/>
    <w:rsid w:val="00B4593C"/>
    <w:rsid w:val="00B578FD"/>
    <w:rsid w:val="00B610BF"/>
    <w:rsid w:val="00B63BD6"/>
    <w:rsid w:val="00B66B73"/>
    <w:rsid w:val="00B777DE"/>
    <w:rsid w:val="00B778DD"/>
    <w:rsid w:val="00B824FE"/>
    <w:rsid w:val="00B8360C"/>
    <w:rsid w:val="00B83F81"/>
    <w:rsid w:val="00B84522"/>
    <w:rsid w:val="00B92ED6"/>
    <w:rsid w:val="00BA76DA"/>
    <w:rsid w:val="00BB5285"/>
    <w:rsid w:val="00BC1B9A"/>
    <w:rsid w:val="00BC3A6C"/>
    <w:rsid w:val="00BC6EAD"/>
    <w:rsid w:val="00BE6ACD"/>
    <w:rsid w:val="00BE6E93"/>
    <w:rsid w:val="00BF0123"/>
    <w:rsid w:val="00BF2D6B"/>
    <w:rsid w:val="00BF6C42"/>
    <w:rsid w:val="00BF7507"/>
    <w:rsid w:val="00BF7ACD"/>
    <w:rsid w:val="00C01122"/>
    <w:rsid w:val="00C0252B"/>
    <w:rsid w:val="00C1406C"/>
    <w:rsid w:val="00C235AE"/>
    <w:rsid w:val="00C23A27"/>
    <w:rsid w:val="00C30890"/>
    <w:rsid w:val="00C43341"/>
    <w:rsid w:val="00C71D83"/>
    <w:rsid w:val="00C7349B"/>
    <w:rsid w:val="00C7491C"/>
    <w:rsid w:val="00C8161B"/>
    <w:rsid w:val="00C81DED"/>
    <w:rsid w:val="00C81FA5"/>
    <w:rsid w:val="00CB007B"/>
    <w:rsid w:val="00CB5388"/>
    <w:rsid w:val="00CC151C"/>
    <w:rsid w:val="00CE3355"/>
    <w:rsid w:val="00CE3D91"/>
    <w:rsid w:val="00D22D02"/>
    <w:rsid w:val="00D4055A"/>
    <w:rsid w:val="00D40F24"/>
    <w:rsid w:val="00D54788"/>
    <w:rsid w:val="00D566A9"/>
    <w:rsid w:val="00D56B22"/>
    <w:rsid w:val="00D608A2"/>
    <w:rsid w:val="00D93F59"/>
    <w:rsid w:val="00DA045A"/>
    <w:rsid w:val="00DB4A15"/>
    <w:rsid w:val="00DE1F83"/>
    <w:rsid w:val="00E10D43"/>
    <w:rsid w:val="00E1694B"/>
    <w:rsid w:val="00E17BDE"/>
    <w:rsid w:val="00E30294"/>
    <w:rsid w:val="00E337C5"/>
    <w:rsid w:val="00E4303C"/>
    <w:rsid w:val="00E5077A"/>
    <w:rsid w:val="00E519E4"/>
    <w:rsid w:val="00E61190"/>
    <w:rsid w:val="00E623B3"/>
    <w:rsid w:val="00E662BF"/>
    <w:rsid w:val="00E67F08"/>
    <w:rsid w:val="00E746AB"/>
    <w:rsid w:val="00E813AA"/>
    <w:rsid w:val="00E849CC"/>
    <w:rsid w:val="00EB04DD"/>
    <w:rsid w:val="00EB2899"/>
    <w:rsid w:val="00EB75E1"/>
    <w:rsid w:val="00EC79A3"/>
    <w:rsid w:val="00EF097F"/>
    <w:rsid w:val="00EF0FDC"/>
    <w:rsid w:val="00EF4470"/>
    <w:rsid w:val="00F00F2D"/>
    <w:rsid w:val="00F05D24"/>
    <w:rsid w:val="00F11C30"/>
    <w:rsid w:val="00F14283"/>
    <w:rsid w:val="00F279AD"/>
    <w:rsid w:val="00F27C58"/>
    <w:rsid w:val="00F336BF"/>
    <w:rsid w:val="00F36504"/>
    <w:rsid w:val="00F548FC"/>
    <w:rsid w:val="00F60AF5"/>
    <w:rsid w:val="00F6632D"/>
    <w:rsid w:val="00F80F24"/>
    <w:rsid w:val="00F90DF0"/>
    <w:rsid w:val="00F92319"/>
    <w:rsid w:val="00F97673"/>
    <w:rsid w:val="00FA0053"/>
    <w:rsid w:val="00FA4FD7"/>
    <w:rsid w:val="00FA6FEB"/>
    <w:rsid w:val="00FB0D0E"/>
    <w:rsid w:val="00FC1E6C"/>
    <w:rsid w:val="00FC7201"/>
    <w:rsid w:val="00FD06A9"/>
    <w:rsid w:val="00FD0BDD"/>
    <w:rsid w:val="00FD5EA2"/>
    <w:rsid w:val="00FE192F"/>
    <w:rsid w:val="00FE27BF"/>
    <w:rsid w:val="00FE2F3E"/>
    <w:rsid w:val="00FF49C9"/>
    <w:rsid w:val="00FF50A2"/>
    <w:rsid w:val="00FF73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C3AB8A8-D1F1-4D05-8010-69CAA70239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14283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E10D43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</TotalTime>
  <Pages>1</Pages>
  <Words>289</Words>
  <Characters>1650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SDA APHIS</Company>
  <LinksUpToDate>false</LinksUpToDate>
  <CharactersWithSpaces>19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bak, Michael A - APHIS</dc:creator>
  <cp:keywords/>
  <dc:description/>
  <cp:lastModifiedBy>Tabak, Michael A - APHIS</cp:lastModifiedBy>
  <cp:revision>8</cp:revision>
  <dcterms:created xsi:type="dcterms:W3CDTF">2018-09-24T16:41:00Z</dcterms:created>
  <dcterms:modified xsi:type="dcterms:W3CDTF">2018-10-04T1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5"&gt;&lt;session id="AuHeMgCG"/&gt;&lt;style id="http://www.zotero.org/styles/methods-in-ecology-and-evolution" hasBibliography="1" bibliographyStyleHasBeenSet="1"/&gt;&lt;prefs&gt;&lt;pref name="fieldType" value="Field"/&gt;&lt;/prefs&gt;&lt;/da</vt:lpwstr>
  </property>
  <property fmtid="{D5CDD505-2E9C-101B-9397-08002B2CF9AE}" pid="3" name="ZOTERO_PREF_2">
    <vt:lpwstr>ta&gt;</vt:lpwstr>
  </property>
</Properties>
</file>